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2B1A0" w14:textId="7D5EE806" w:rsidR="00385D68" w:rsidRPr="000F2C4E" w:rsidRDefault="00F031A4">
      <w:pPr>
        <w:rPr>
          <w:b/>
        </w:rPr>
      </w:pPr>
      <w:r w:rsidRPr="000F2C4E">
        <w:rPr>
          <w:b/>
        </w:rPr>
        <w:t>Background</w:t>
      </w:r>
    </w:p>
    <w:p w14:paraId="74D59243" w14:textId="55D6E1F8" w:rsidR="00F031A4" w:rsidRDefault="00F031A4"/>
    <w:p w14:paraId="1D962AA6" w14:textId="116365BA" w:rsidR="00C015E5" w:rsidRDefault="00C015E5">
      <w:proofErr w:type="spellStart"/>
      <w:r>
        <w:t>Obligately</w:t>
      </w:r>
      <w:proofErr w:type="spellEnd"/>
      <w:r>
        <w:t xml:space="preserve"> anaerobic</w:t>
      </w:r>
      <w:r w:rsidR="00555359">
        <w:t xml:space="preserve">, </w:t>
      </w:r>
      <w:r>
        <w:t>Slow growing</w:t>
      </w:r>
      <w:r w:rsidR="00555359">
        <w:t xml:space="preserve">, </w:t>
      </w:r>
      <w:r>
        <w:t xml:space="preserve">Fastidious </w:t>
      </w:r>
      <w:r>
        <w:fldChar w:fldCharType="begin" w:fldLock="1"/>
      </w:r>
      <w:r w:rsidR="009452C1">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009452C1" w:rsidRPr="009452C1">
        <w:rPr>
          <w:noProof/>
        </w:rPr>
        <w:t>(1)</w:t>
      </w:r>
      <w:r>
        <w:fldChar w:fldCharType="end"/>
      </w:r>
    </w:p>
    <w:p w14:paraId="1D5FD845" w14:textId="3FD54EAA" w:rsidR="00294214" w:rsidRDefault="002F564D">
      <w:r>
        <w:t>Dissimilatory reduction</w:t>
      </w:r>
      <w:r w:rsidR="00555359">
        <w:t xml:space="preserve"> </w:t>
      </w:r>
      <w:r w:rsidR="00A5124A">
        <w:sym w:font="Wingdings" w:char="F0E0"/>
      </w:r>
      <w:r w:rsidR="00A5124A">
        <w:t xml:space="preserve"> </w:t>
      </w:r>
      <w:r>
        <w:t xml:space="preserve">hydrogen sulfide </w:t>
      </w:r>
    </w:p>
    <w:p w14:paraId="5A167042" w14:textId="77777777" w:rsidR="00294214" w:rsidRDefault="00294214" w:rsidP="00294214">
      <w:r>
        <w:t xml:space="preserve">Numbers of SRB limited by the energy source sulfate. </w:t>
      </w:r>
    </w:p>
    <w:p w14:paraId="24EEF6C0" w14:textId="7574A174" w:rsidR="00F031A4" w:rsidRDefault="00707A31">
      <w:r>
        <w:t xml:space="preserve">Require free sulfate for </w:t>
      </w:r>
      <w:r w:rsidR="00294214">
        <w:t>growth.</w:t>
      </w:r>
      <w:r w:rsidR="00A5124A">
        <w:t xml:space="preserve"> </w:t>
      </w:r>
      <w:r w:rsidR="002F564D">
        <w:fldChar w:fldCharType="begin" w:fldLock="1"/>
      </w:r>
      <w:r w:rsidR="009452C1">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3)" }, "properties" : { "noteIndex" : 1 }, "schema" : "https://github.com/citation-style-language/schema/raw/master/csl-citation.json" }</w:instrText>
      </w:r>
      <w:r w:rsidR="002F564D">
        <w:fldChar w:fldCharType="separate"/>
      </w:r>
      <w:r w:rsidR="009452C1" w:rsidRPr="009452C1">
        <w:rPr>
          <w:noProof/>
        </w:rPr>
        <w:t>(2)</w:t>
      </w:r>
      <w:r w:rsidR="002F564D">
        <w:fldChar w:fldCharType="end"/>
      </w:r>
    </w:p>
    <w:p w14:paraId="3FAF2C45" w14:textId="43EDB3FB" w:rsidR="00CF7E5D" w:rsidRDefault="00CF7E5D">
      <w:r>
        <w:t xml:space="preserve">SRB require electron accepter for growth, usually sulfate. </w:t>
      </w:r>
      <w:r w:rsidR="00555359">
        <w:t>Sources</w:t>
      </w:r>
      <w:r>
        <w:t xml:space="preserve"> for anion may be dietary or endogenous. high sulfated food = fermented beverages, dried fruits, white bread. </w:t>
      </w:r>
      <w:r>
        <w:fldChar w:fldCharType="begin" w:fldLock="1"/>
      </w:r>
      <w:r w:rsidR="009452C1">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4)" }, "properties" : { "noteIndex" : 1 }, "schema" : "https://github.com/citation-style-language/schema/raw/master/csl-citation.json" }</w:instrText>
      </w:r>
      <w:r>
        <w:fldChar w:fldCharType="separate"/>
      </w:r>
      <w:r w:rsidR="009452C1" w:rsidRPr="009452C1">
        <w:rPr>
          <w:noProof/>
        </w:rPr>
        <w:t>(3)</w:t>
      </w:r>
      <w:r>
        <w:fldChar w:fldCharType="end"/>
      </w:r>
    </w:p>
    <w:p w14:paraId="5483A2ED" w14:textId="004A407B" w:rsidR="00574F06" w:rsidRDefault="00574F06">
      <w:r>
        <w:t>Obligate anaerobes</w:t>
      </w:r>
      <w:r w:rsidR="00A5124A">
        <w:t xml:space="preserve"> l</w:t>
      </w:r>
      <w:r>
        <w:t xml:space="preserve">ack catalase. (Lab manual </w:t>
      </w:r>
      <w:proofErr w:type="spellStart"/>
      <w:r>
        <w:t>pg</w:t>
      </w:r>
      <w:proofErr w:type="spellEnd"/>
      <w:r>
        <w:t xml:space="preserve"> 41)</w:t>
      </w:r>
    </w:p>
    <w:p w14:paraId="59D24BB0" w14:textId="77777777" w:rsidR="00D61710" w:rsidRDefault="00D61710"/>
    <w:p w14:paraId="665A78C9" w14:textId="7FD3A895" w:rsidR="00D30F6A" w:rsidRDefault="00A5124A">
      <w:r>
        <w:t xml:space="preserve">SO4 2- </w:t>
      </w:r>
      <w:r>
        <w:t xml:space="preserve"> r</w:t>
      </w:r>
      <w:r w:rsidR="00555359">
        <w:t>eduction</w:t>
      </w:r>
      <w:r w:rsidR="00D30F6A">
        <w:t xml:space="preserve"> to produce H2S</w:t>
      </w:r>
      <w:r w:rsidR="00555359">
        <w:t xml:space="preserve"> requires 8 e</w:t>
      </w:r>
      <w:r w:rsidR="00D30F6A">
        <w:t xml:space="preserve">. </w:t>
      </w:r>
    </w:p>
    <w:p w14:paraId="129B193F" w14:textId="2D1F8051" w:rsidR="00E601F7" w:rsidRDefault="00EC7AF8">
      <w:r>
        <w:t>Step 1: SO4 2- activated using ATP</w:t>
      </w:r>
      <w:r w:rsidR="00555359">
        <w:t xml:space="preserve"> and ATP </w:t>
      </w:r>
      <w:proofErr w:type="spellStart"/>
      <w:r w:rsidR="00555359">
        <w:t>sulfurylase</w:t>
      </w:r>
      <w:proofErr w:type="spellEnd"/>
      <w:r>
        <w:t xml:space="preserve"> so that it </w:t>
      </w:r>
      <w:r w:rsidR="00A5124A">
        <w:t>binds</w:t>
      </w:r>
      <w:r>
        <w:t xml:space="preserve"> </w:t>
      </w:r>
      <w:r>
        <w:sym w:font="Wingdings" w:char="F0E0"/>
      </w:r>
      <w:proofErr w:type="spellStart"/>
      <w:r>
        <w:t>adenoside</w:t>
      </w:r>
      <w:proofErr w:type="spellEnd"/>
      <w:r>
        <w:t xml:space="preserve"> </w:t>
      </w:r>
      <w:proofErr w:type="spellStart"/>
      <w:r>
        <w:t>phophosulfate</w:t>
      </w:r>
      <w:proofErr w:type="spellEnd"/>
      <w:r>
        <w:t xml:space="preserve"> (APS)</w:t>
      </w:r>
      <w:r w:rsidR="00555359">
        <w:t xml:space="preserve"> and elemental </w:t>
      </w:r>
      <w:proofErr w:type="spellStart"/>
      <w:r w:rsidR="00555359">
        <w:t>PPi</w:t>
      </w:r>
      <w:proofErr w:type="spellEnd"/>
    </w:p>
    <w:p w14:paraId="35899F73" w14:textId="2B72F56E" w:rsidR="00E601F7" w:rsidRDefault="00E601F7">
      <w:r>
        <w:t>Step 2:</w:t>
      </w:r>
      <w:r w:rsidR="00EC7AF8">
        <w:t xml:space="preserve"> Dissimilative: SO4 2- in APS reduced to sulfite (SO3 2-) using APS reductase.</w:t>
      </w:r>
      <w:r>
        <w:t xml:space="preserve"> (2e in, AMP out)</w:t>
      </w:r>
    </w:p>
    <w:p w14:paraId="1B3ABE62" w14:textId="4808443C" w:rsidR="00EC7AF8" w:rsidRDefault="00E601F7">
      <w:r>
        <w:t>Step 3</w:t>
      </w:r>
      <w:r w:rsidR="00EC7AF8">
        <w:t xml:space="preserve">: SO3 2- reduced to H2S via sulfite reductase. </w:t>
      </w:r>
      <w:r>
        <w:t>(6e in)</w:t>
      </w:r>
    </w:p>
    <w:p w14:paraId="7A360683" w14:textId="707A98F3" w:rsidR="00555359" w:rsidRDefault="00555359" w:rsidP="00555359">
      <w:r>
        <w:t xml:space="preserve">Provides </w:t>
      </w:r>
      <w:r w:rsidR="00D236FB">
        <w:t xml:space="preserve">H2S and </w:t>
      </w:r>
      <w:r w:rsidR="00A5124A">
        <w:t>free energy.</w:t>
      </w:r>
    </w:p>
    <w:p w14:paraId="743E54D5" w14:textId="77777777" w:rsidR="00E601F7" w:rsidRDefault="00E601F7"/>
    <w:p w14:paraId="73E28B09" w14:textId="77777777" w:rsidR="00D236FB" w:rsidRDefault="00EC7AF8">
      <w:r>
        <w:t xml:space="preserve">Electron transport </w:t>
      </w:r>
      <w:r w:rsidR="00D236FB">
        <w:t xml:space="preserve">chain </w:t>
      </w:r>
      <w:r>
        <w:t>generates proton motive force</w:t>
      </w:r>
      <w:r w:rsidR="00D236FB">
        <w:t>.</w:t>
      </w:r>
      <w:r w:rsidR="00D236FB" w:rsidRPr="00D236FB">
        <w:t xml:space="preserve"> </w:t>
      </w:r>
    </w:p>
    <w:p w14:paraId="0855FC35" w14:textId="5BD241E8" w:rsidR="00EC7AF8" w:rsidRDefault="00D236FB">
      <w:r>
        <w:t>H+ moves across membrane/down gradient through ATPase</w:t>
      </w:r>
      <w:r w:rsidR="00A5124A">
        <w:t xml:space="preserve"> </w:t>
      </w:r>
      <w:r w:rsidR="00A5124A">
        <w:sym w:font="Wingdings" w:char="F0E0"/>
      </w:r>
      <w:r w:rsidR="00A5124A">
        <w:t xml:space="preserve"> </w:t>
      </w:r>
      <w:r>
        <w:t xml:space="preserve">ATP synthesis </w:t>
      </w:r>
    </w:p>
    <w:p w14:paraId="57D190C3" w14:textId="77777777" w:rsidR="00A93C2D" w:rsidRDefault="00A93C2D"/>
    <w:p w14:paraId="5833DD05" w14:textId="5169A05A" w:rsidR="004C589A" w:rsidRDefault="00A93C2D">
      <w:r>
        <w:t>Capable</w:t>
      </w:r>
      <w:r w:rsidR="004C589A">
        <w:t xml:space="preserve"> of energy conservation by</w:t>
      </w:r>
      <w:r w:rsidR="00A5124A">
        <w:t xml:space="preserve"> reducing elementa</w:t>
      </w:r>
      <w:r w:rsidR="00D236FB">
        <w:t>l S and (</w:t>
      </w:r>
      <w:r w:rsidR="004C589A">
        <w:t xml:space="preserve">source of electrons) </w:t>
      </w:r>
      <w:r w:rsidR="004C589A">
        <w:sym w:font="Wingdings" w:char="F0E0"/>
      </w:r>
      <w:r w:rsidR="004C589A">
        <w:t xml:space="preserve"> H2S. </w:t>
      </w:r>
    </w:p>
    <w:p w14:paraId="07F31539" w14:textId="6D2A5FAF" w:rsidR="00D61710" w:rsidRDefault="00D61710">
      <w:r>
        <w:t xml:space="preserve">Sulfur reducers </w:t>
      </w:r>
      <w:r w:rsidR="00A93C2D">
        <w:t>cannot</w:t>
      </w:r>
      <w:r>
        <w:t xml:space="preserve"> activate sulfate to APS. </w:t>
      </w:r>
    </w:p>
    <w:p w14:paraId="780303D6" w14:textId="231312FF" w:rsidR="00D30F6A" w:rsidRDefault="00D236FB">
      <w:r>
        <w:t xml:space="preserve">Use elemental S instead. </w:t>
      </w:r>
      <w:r w:rsidR="00D61710">
        <w:t xml:space="preserve"> </w:t>
      </w:r>
      <w:r w:rsidR="00D30F6A">
        <w:t xml:space="preserve">(Book </w:t>
      </w:r>
      <w:proofErr w:type="spellStart"/>
      <w:r w:rsidR="00D30F6A">
        <w:t>pg</w:t>
      </w:r>
      <w:proofErr w:type="spellEnd"/>
      <w:r w:rsidR="00D30F6A">
        <w:t xml:space="preserve"> 421</w:t>
      </w:r>
      <w:r w:rsidR="00E601F7">
        <w:t>-423</w:t>
      </w:r>
      <w:r w:rsidR="00D30F6A">
        <w:t>)</w:t>
      </w:r>
    </w:p>
    <w:p w14:paraId="3A865BC5" w14:textId="77777777" w:rsidR="00F85C32" w:rsidRDefault="00F85C32"/>
    <w:p w14:paraId="69C43536" w14:textId="25CDA0F6" w:rsidR="000D05DF" w:rsidRDefault="000D05DF">
      <w:r>
        <w:t xml:space="preserve">Sulfur </w:t>
      </w:r>
      <w:r w:rsidR="00D236FB">
        <w:t>reducers also reduce e</w:t>
      </w:r>
      <w:r>
        <w:t xml:space="preserve"> acceptors such as nitrate, ferrous iron, thiosulfate</w:t>
      </w:r>
      <w:r w:rsidR="00A93C2D">
        <w:t xml:space="preserve"> as alternative to elemental S.</w:t>
      </w:r>
      <w:r w:rsidR="005C7CDC">
        <w:t xml:space="preserve"> (Book </w:t>
      </w:r>
      <w:proofErr w:type="spellStart"/>
      <w:r w:rsidR="005C7CDC">
        <w:t>pg</w:t>
      </w:r>
      <w:proofErr w:type="spellEnd"/>
      <w:r w:rsidR="005C7CDC">
        <w:t xml:space="preserve"> 658)</w:t>
      </w:r>
    </w:p>
    <w:p w14:paraId="28A7D7AC" w14:textId="77777777" w:rsidR="00525838" w:rsidRDefault="00525838"/>
    <w:p w14:paraId="2EED9B34" w14:textId="5CA4CAD7" w:rsidR="000664C5" w:rsidRDefault="000664C5">
      <w:r>
        <w:t xml:space="preserve">Any sulfur compound with ox state above sulfide (-2) can be e acceptor </w:t>
      </w:r>
    </w:p>
    <w:p w14:paraId="2D9A8A17" w14:textId="6ADCCE4A" w:rsidR="006E3154" w:rsidRDefault="00E637DE">
      <w:r>
        <w:t>Dissimilatory: sulf</w:t>
      </w:r>
      <w:r w:rsidR="006E3154">
        <w:t>ate ion used as oxidant for degradation of organic material</w:t>
      </w:r>
    </w:p>
    <w:p w14:paraId="020E4B77" w14:textId="77777777" w:rsidR="00C42198" w:rsidRDefault="006E3154">
      <w:r>
        <w:t>H2S significant able to inhibit the growth of aerobic org.</w:t>
      </w:r>
      <w:r w:rsidR="000500F9">
        <w:t xml:space="preserve"> </w:t>
      </w:r>
    </w:p>
    <w:p w14:paraId="1DEBC226" w14:textId="77777777" w:rsidR="00C42198" w:rsidRDefault="00C42198"/>
    <w:p w14:paraId="7883F468" w14:textId="77777777" w:rsidR="00C42198" w:rsidRDefault="00C42198">
      <w:r>
        <w:t>Requires inorganic e acceptor.</w:t>
      </w:r>
    </w:p>
    <w:p w14:paraId="599C6D72" w14:textId="77777777" w:rsidR="00115E1C" w:rsidRDefault="00C42198">
      <w:r>
        <w:t xml:space="preserve">Type of Carbon source used for reduction of acceptor varies by genus. </w:t>
      </w:r>
    </w:p>
    <w:p w14:paraId="147297FE" w14:textId="77777777" w:rsidR="00115E1C" w:rsidRDefault="00115E1C"/>
    <w:p w14:paraId="0AE3E135" w14:textId="77777777" w:rsidR="007535FE" w:rsidRDefault="00115E1C">
      <w:r>
        <w:t xml:space="preserve">Acetate and Hydrogen are essential substrates. </w:t>
      </w:r>
    </w:p>
    <w:p w14:paraId="2C03295B" w14:textId="77777777" w:rsidR="007535FE" w:rsidRDefault="007535FE"/>
    <w:p w14:paraId="5AE87DE4" w14:textId="0A9255F2" w:rsidR="007535FE" w:rsidRDefault="00E637DE">
      <w:r>
        <w:t xml:space="preserve">Metabolic </w:t>
      </w:r>
      <w:proofErr w:type="gramStart"/>
      <w:r>
        <w:t>end product</w:t>
      </w:r>
      <w:proofErr w:type="gramEnd"/>
      <w:r>
        <w:t xml:space="preserve"> is sulfide, converted to H2S with external</w:t>
      </w:r>
      <w:r w:rsidR="007535FE">
        <w:t xml:space="preserve"> H+</w:t>
      </w:r>
    </w:p>
    <w:p w14:paraId="415D7FFC" w14:textId="77777777" w:rsidR="007535FE" w:rsidRDefault="007535FE">
      <w:r>
        <w:t xml:space="preserve">Activity can be detected to </w:t>
      </w:r>
      <w:proofErr w:type="spellStart"/>
      <w:r>
        <w:t>odour</w:t>
      </w:r>
      <w:proofErr w:type="spellEnd"/>
      <w:r>
        <w:t xml:space="preserve"> of H2S</w:t>
      </w:r>
    </w:p>
    <w:p w14:paraId="76C45E16" w14:textId="45F7A800" w:rsidR="00D30F6A" w:rsidRDefault="00E637DE">
      <w:r>
        <w:t>Sulf</w:t>
      </w:r>
      <w:r w:rsidR="007535FE">
        <w:t xml:space="preserve">ide is corrosive/binds rapidly to metals. </w:t>
      </w:r>
      <w:r w:rsidR="000500F9">
        <w:fldChar w:fldCharType="begin" w:fldLock="1"/>
      </w:r>
      <w:r w:rsidR="009452C1">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5)" }, "properties" : { "noteIndex" : 2 }, "schema" : "https://github.com/citation-style-language/schema/raw/master/csl-citation.json" }</w:instrText>
      </w:r>
      <w:r w:rsidR="000500F9">
        <w:fldChar w:fldCharType="separate"/>
      </w:r>
      <w:r w:rsidR="009452C1" w:rsidRPr="009452C1">
        <w:rPr>
          <w:noProof/>
        </w:rPr>
        <w:t>(4)</w:t>
      </w:r>
      <w:r w:rsidR="000500F9">
        <w:fldChar w:fldCharType="end"/>
      </w:r>
    </w:p>
    <w:p w14:paraId="5BAE83F1" w14:textId="77777777" w:rsidR="006E3154" w:rsidRDefault="006E3154"/>
    <w:p w14:paraId="7E7CF26C" w14:textId="77777777" w:rsidR="00F031A4" w:rsidRPr="000F2C4E" w:rsidRDefault="00F031A4">
      <w:pPr>
        <w:rPr>
          <w:b/>
        </w:rPr>
      </w:pPr>
      <w:r w:rsidRPr="000F2C4E">
        <w:rPr>
          <w:b/>
        </w:rPr>
        <w:t>Materials/Methods</w:t>
      </w:r>
    </w:p>
    <w:p w14:paraId="1A6D0ECD" w14:textId="77777777" w:rsidR="00F031A4" w:rsidRDefault="00F031A4"/>
    <w:p w14:paraId="64DD81CC" w14:textId="77777777" w:rsidR="00F031A4" w:rsidRDefault="00F031A4">
      <w:r>
        <w:t>Found in periodontal pockets, gastrointestinal tract</w:t>
      </w:r>
    </w:p>
    <w:p w14:paraId="20C95936" w14:textId="77777777" w:rsidR="00F031A4" w:rsidRDefault="00F031A4">
      <w:r>
        <w:lastRenderedPageBreak/>
        <w:t>Found in sea water, water sediments mud</w:t>
      </w:r>
    </w:p>
    <w:p w14:paraId="677027E2" w14:textId="0B36F1F4" w:rsidR="00F031A4" w:rsidRDefault="00F031A4">
      <w:r>
        <w:t xml:space="preserve">Belongs in normal microflora of human oral cavity </w:t>
      </w:r>
      <w:r>
        <w:fldChar w:fldCharType="begin" w:fldLock="1"/>
      </w:r>
      <w:r w:rsidR="009452C1">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1)" }, "properties" : { "noteIndex" : 1 }, "schema" : "https://github.com/citation-style-language/schema/raw/master/csl-citation.json" }</w:instrText>
      </w:r>
      <w:r>
        <w:fldChar w:fldCharType="separate"/>
      </w:r>
      <w:r w:rsidR="009452C1" w:rsidRPr="009452C1">
        <w:rPr>
          <w:noProof/>
        </w:rPr>
        <w:t>(5)</w:t>
      </w:r>
      <w:r>
        <w:fldChar w:fldCharType="end"/>
      </w:r>
    </w:p>
    <w:p w14:paraId="0B127C5A" w14:textId="56C04DE5" w:rsidR="00C015E5" w:rsidRDefault="00C015E5">
      <w:r>
        <w:t xml:space="preserve">Sewage, industrial effluents, water, soil </w:t>
      </w:r>
      <w:r>
        <w:fldChar w:fldCharType="begin" w:fldLock="1"/>
      </w:r>
      <w:r w:rsidR="009452C1">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009452C1" w:rsidRPr="009452C1">
        <w:rPr>
          <w:noProof/>
        </w:rPr>
        <w:t>(1)</w:t>
      </w:r>
      <w:r>
        <w:fldChar w:fldCharType="end"/>
      </w:r>
    </w:p>
    <w:p w14:paraId="3276729C" w14:textId="77777777" w:rsidR="008F6479" w:rsidRDefault="008F6479">
      <w:r>
        <w:t xml:space="preserve">Habitats of high sulfate concentration and </w:t>
      </w:r>
      <w:proofErr w:type="spellStart"/>
      <w:r>
        <w:t>anaerobiosis</w:t>
      </w:r>
      <w:proofErr w:type="spellEnd"/>
    </w:p>
    <w:p w14:paraId="3B59340B" w14:textId="0F23A7C1" w:rsidR="008F6479" w:rsidRDefault="008F6479">
      <w:r>
        <w:t xml:space="preserve">sediments, sewage sludge, and colons. </w:t>
      </w:r>
      <w:r>
        <w:fldChar w:fldCharType="begin" w:fldLock="1"/>
      </w:r>
      <w:r w:rsidR="009452C1">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4)" }, "properties" : { "noteIndex" : 1 }, "schema" : "https://github.com/citation-style-language/schema/raw/master/csl-citation.json" }</w:instrText>
      </w:r>
      <w:r>
        <w:fldChar w:fldCharType="separate"/>
      </w:r>
      <w:r w:rsidR="009452C1" w:rsidRPr="009452C1">
        <w:rPr>
          <w:noProof/>
        </w:rPr>
        <w:t>(3)</w:t>
      </w:r>
      <w:r>
        <w:fldChar w:fldCharType="end"/>
      </w:r>
    </w:p>
    <w:p w14:paraId="5F393128" w14:textId="77777777" w:rsidR="00F031A4" w:rsidRDefault="00F031A4"/>
    <w:p w14:paraId="301FA8AB" w14:textId="77777777" w:rsidR="00F031A4" w:rsidRDefault="00F031A4">
      <w:r>
        <w:t>Samples incubated in anoxic chamber, 37 degrees C</w:t>
      </w:r>
    </w:p>
    <w:p w14:paraId="4996797E" w14:textId="77777777" w:rsidR="00F031A4" w:rsidRDefault="00C015E5">
      <w:r>
        <w:t>3-</w:t>
      </w:r>
      <w:r w:rsidR="00F031A4">
        <w:t>7 days until black colonies</w:t>
      </w:r>
    </w:p>
    <w:p w14:paraId="2CBFBAA8" w14:textId="77777777" w:rsidR="00F031A4" w:rsidRDefault="00F031A4">
      <w:r>
        <w:t>Reduced-growth medium for SRB</w:t>
      </w:r>
    </w:p>
    <w:p w14:paraId="52687760" w14:textId="77777777" w:rsidR="00F031A4" w:rsidRDefault="00F031A4">
      <w:r>
        <w:t>Iron indicator for sulfide production</w:t>
      </w:r>
    </w:p>
    <w:p w14:paraId="0CB88E7F" w14:textId="77777777" w:rsidR="00F031A4" w:rsidRDefault="00F031A4">
      <w:r>
        <w:t>DRCA agar</w:t>
      </w:r>
    </w:p>
    <w:p w14:paraId="1F3F51D7" w14:textId="020D87D7" w:rsidR="00F031A4" w:rsidRDefault="00F031A4">
      <w:r>
        <w:t>TSN agar</w:t>
      </w:r>
      <w:r w:rsidR="008F6479">
        <w:t xml:space="preserve"> </w:t>
      </w:r>
      <w:r>
        <w:fldChar w:fldCharType="begin" w:fldLock="1"/>
      </w:r>
      <w:r w:rsidR="009452C1">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1)" }, "properties" : { "noteIndex" : 1 }, "schema" : "https://github.com/citation-style-language/schema/raw/master/csl-citation.json" }</w:instrText>
      </w:r>
      <w:r>
        <w:fldChar w:fldCharType="separate"/>
      </w:r>
      <w:r w:rsidR="009452C1" w:rsidRPr="009452C1">
        <w:rPr>
          <w:noProof/>
        </w:rPr>
        <w:t>(5)</w:t>
      </w:r>
      <w:r>
        <w:fldChar w:fldCharType="end"/>
      </w:r>
    </w:p>
    <w:p w14:paraId="1A12099E" w14:textId="77777777" w:rsidR="00865556" w:rsidRDefault="00865556"/>
    <w:p w14:paraId="5B336551" w14:textId="77777777" w:rsidR="00C015E5" w:rsidRDefault="00C015E5">
      <w:r>
        <w:t>Chocolate agar</w:t>
      </w:r>
    </w:p>
    <w:p w14:paraId="5DC2C7D0" w14:textId="77777777" w:rsidR="00C015E5" w:rsidRDefault="00C015E5">
      <w:r>
        <w:t xml:space="preserve">5 days, 37 degrees C </w:t>
      </w:r>
    </w:p>
    <w:p w14:paraId="14786C47" w14:textId="77777777" w:rsidR="00C015E5" w:rsidRDefault="00C015E5">
      <w:r>
        <w:t>Not good in broth medium, better to use solid.</w:t>
      </w:r>
    </w:p>
    <w:p w14:paraId="6ADEA0FA" w14:textId="599449D1" w:rsidR="00C015E5" w:rsidRDefault="00C015E5">
      <w:r>
        <w:t xml:space="preserve">May take 5-7 days for a colony to appear. </w:t>
      </w:r>
      <w:r>
        <w:fldChar w:fldCharType="begin" w:fldLock="1"/>
      </w:r>
      <w:r w:rsidR="009452C1">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009452C1" w:rsidRPr="009452C1">
        <w:rPr>
          <w:noProof/>
        </w:rPr>
        <w:t>(1)</w:t>
      </w:r>
      <w:r>
        <w:fldChar w:fldCharType="end"/>
      </w:r>
    </w:p>
    <w:p w14:paraId="41079F22" w14:textId="77777777" w:rsidR="00865556" w:rsidRDefault="00865556"/>
    <w:p w14:paraId="611B9093" w14:textId="310410AE" w:rsidR="00294214" w:rsidRDefault="00294214">
      <w:r>
        <w:t>medium made by sterilizing separate solutions that were aseptically combined under anaerobic conditions.</w:t>
      </w:r>
    </w:p>
    <w:p w14:paraId="1A4F74E1" w14:textId="77777777" w:rsidR="00865556" w:rsidRDefault="00294214" w:rsidP="00865556">
      <w:r>
        <w:t xml:space="preserve">All incubation in anaerobic chamber. </w:t>
      </w:r>
    </w:p>
    <w:p w14:paraId="798651FB" w14:textId="0063A5A5" w:rsidR="00294214" w:rsidRDefault="00865556">
      <w:r>
        <w:t xml:space="preserve">More details in article. </w:t>
      </w:r>
      <w:r w:rsidR="00294214">
        <w:fldChar w:fldCharType="begin" w:fldLock="1"/>
      </w:r>
      <w:r w:rsidR="009452C1">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3)" }, "properties" : { "noteIndex" : 1 }, "schema" : "https://github.com/citation-style-language/schema/raw/master/csl-citation.json" }</w:instrText>
      </w:r>
      <w:r w:rsidR="00294214">
        <w:fldChar w:fldCharType="separate"/>
      </w:r>
      <w:r w:rsidR="009452C1" w:rsidRPr="009452C1">
        <w:rPr>
          <w:noProof/>
        </w:rPr>
        <w:t>(2)</w:t>
      </w:r>
      <w:r w:rsidR="00294214">
        <w:fldChar w:fldCharType="end"/>
      </w:r>
    </w:p>
    <w:p w14:paraId="3DEDCABA" w14:textId="77777777" w:rsidR="00865556" w:rsidRDefault="00865556"/>
    <w:p w14:paraId="6FEF6EFA" w14:textId="77777777" w:rsidR="00EE44FA" w:rsidRDefault="00EE44FA">
      <w:r>
        <w:t>Autoclaved at 121 C for 15 minutes.</w:t>
      </w:r>
    </w:p>
    <w:p w14:paraId="41B2359F" w14:textId="77777777" w:rsidR="00865556" w:rsidRDefault="00EE44FA" w:rsidP="00865556">
      <w:r>
        <w:t>Anaerobic = oxygen free, nitrogen headspace</w:t>
      </w:r>
      <w:r w:rsidR="00865556" w:rsidRPr="00865556">
        <w:t xml:space="preserve"> </w:t>
      </w:r>
    </w:p>
    <w:p w14:paraId="0FA99A62" w14:textId="7359F98B" w:rsidR="008F6479" w:rsidRDefault="00865556">
      <w:r>
        <w:t xml:space="preserve">Solution details in article. </w:t>
      </w:r>
      <w:r w:rsidR="008F6479">
        <w:fldChar w:fldCharType="begin" w:fldLock="1"/>
      </w:r>
      <w:r w:rsidR="009452C1">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4)" }, "properties" : { "noteIndex" : 1 }, "schema" : "https://github.com/citation-style-language/schema/raw/master/csl-citation.json" }</w:instrText>
      </w:r>
      <w:r w:rsidR="008F6479">
        <w:fldChar w:fldCharType="separate"/>
      </w:r>
      <w:r w:rsidR="009452C1" w:rsidRPr="009452C1">
        <w:rPr>
          <w:noProof/>
        </w:rPr>
        <w:t>(3)</w:t>
      </w:r>
      <w:r w:rsidR="008F6479">
        <w:fldChar w:fldCharType="end"/>
      </w:r>
    </w:p>
    <w:p w14:paraId="3BFE96C7" w14:textId="77777777" w:rsidR="0074540A" w:rsidRDefault="0074540A"/>
    <w:p w14:paraId="11E8A6EC" w14:textId="25587551" w:rsidR="00454C71" w:rsidRDefault="00454C71">
      <w:proofErr w:type="spellStart"/>
      <w:r>
        <w:t>Theioglcolate</w:t>
      </w:r>
      <w:proofErr w:type="spellEnd"/>
      <w:r>
        <w:t xml:space="preserve"> broth</w:t>
      </w:r>
    </w:p>
    <w:p w14:paraId="30EB3419" w14:textId="4086BF07" w:rsidR="0074540A" w:rsidRDefault="0074540A">
      <w:r>
        <w:t>Anaerobic Methods.</w:t>
      </w:r>
    </w:p>
    <w:p w14:paraId="4A3A7AD3" w14:textId="25154689" w:rsidR="0074540A" w:rsidRDefault="0074540A">
      <w:r>
        <w:t>Candle Jar. Burning convert oxygen to CO2 and Water.</w:t>
      </w:r>
    </w:p>
    <w:p w14:paraId="79D29812" w14:textId="358CD24C" w:rsidR="00F031A4" w:rsidRDefault="0074540A">
      <w:r>
        <w:t xml:space="preserve">Gas-Pak system. Chemical packet consumes oxygen when water is added. (Lab Manual </w:t>
      </w:r>
      <w:proofErr w:type="spellStart"/>
      <w:r>
        <w:t>pg</w:t>
      </w:r>
      <w:proofErr w:type="spellEnd"/>
      <w:r>
        <w:t xml:space="preserve"> 41)</w:t>
      </w:r>
    </w:p>
    <w:p w14:paraId="5820F01E" w14:textId="77777777" w:rsidR="00454C71" w:rsidRDefault="00454C71"/>
    <w:p w14:paraId="2108852C" w14:textId="77777777" w:rsidR="00454C71" w:rsidRDefault="00454C71">
      <w:r>
        <w:t>Gas production visualized in Durham tubes.</w:t>
      </w:r>
    </w:p>
    <w:p w14:paraId="02A8A5E3" w14:textId="3929C148" w:rsidR="00454C71" w:rsidRDefault="00454C71">
      <w:r>
        <w:t xml:space="preserve">Look for insoluble precipitate when combined with metal salts. (Lab Manual </w:t>
      </w:r>
      <w:proofErr w:type="spellStart"/>
      <w:r>
        <w:t>pg</w:t>
      </w:r>
      <w:proofErr w:type="spellEnd"/>
      <w:r>
        <w:t xml:space="preserve"> 57)</w:t>
      </w:r>
    </w:p>
    <w:p w14:paraId="1AF0BA07" w14:textId="77777777" w:rsidR="00454C71" w:rsidRDefault="00454C71"/>
    <w:p w14:paraId="4D996623" w14:textId="69BBB378" w:rsidR="00454C71" w:rsidRDefault="00454C71">
      <w:r>
        <w:t>Catalase Activity.</w:t>
      </w:r>
    </w:p>
    <w:p w14:paraId="10F03205" w14:textId="7FE6AC76" w:rsidR="00454C71" w:rsidRDefault="00454C71">
      <w:r>
        <w:t>3% H2O2 on slide. Bubbles</w:t>
      </w:r>
      <w:r>
        <w:sym w:font="Wingdings" w:char="F0E0"/>
      </w:r>
      <w:r>
        <w:t xml:space="preserve">catalase. Else </w:t>
      </w:r>
      <w:r>
        <w:sym w:font="Wingdings" w:char="F0E0"/>
      </w:r>
      <w:r>
        <w:t xml:space="preserve">obligate anaerobe (Lab Manual </w:t>
      </w:r>
      <w:proofErr w:type="spellStart"/>
      <w:r>
        <w:t>pg</w:t>
      </w:r>
      <w:proofErr w:type="spellEnd"/>
      <w:r>
        <w:t xml:space="preserve"> 61)</w:t>
      </w:r>
    </w:p>
    <w:p w14:paraId="32B5B4D2" w14:textId="77777777" w:rsidR="00454C71" w:rsidRDefault="00454C71"/>
    <w:p w14:paraId="4F732958" w14:textId="52282485" w:rsidR="00454C71" w:rsidRDefault="00454C71">
      <w:r>
        <w:t xml:space="preserve">Media for sulfate reducers should include FeSO4, to see </w:t>
      </w:r>
      <w:proofErr w:type="spellStart"/>
      <w:r>
        <w:t>FeS</w:t>
      </w:r>
      <w:proofErr w:type="spellEnd"/>
      <w:r>
        <w:t xml:space="preserve"> precipitate.</w:t>
      </w:r>
    </w:p>
    <w:p w14:paraId="10060630" w14:textId="1619DF42" w:rsidR="00454C71" w:rsidRDefault="00454C71">
      <w:r>
        <w:t>SIM (Sulfide Indole Motility) Medium. Dark tube</w:t>
      </w:r>
      <w:r>
        <w:sym w:font="Wingdings" w:char="F0E0"/>
      </w:r>
      <w:r>
        <w:t xml:space="preserve">presence of H2S. (Lab Manual </w:t>
      </w:r>
      <w:proofErr w:type="spellStart"/>
      <w:r>
        <w:t>pg</w:t>
      </w:r>
      <w:proofErr w:type="spellEnd"/>
      <w:r>
        <w:t xml:space="preserve"> 63)</w:t>
      </w:r>
    </w:p>
    <w:p w14:paraId="1B3D34A8" w14:textId="77777777" w:rsidR="00454C71" w:rsidRDefault="00454C71"/>
    <w:p w14:paraId="25537BEA" w14:textId="48EDD8D9" w:rsidR="00454C71" w:rsidRDefault="00454C71">
      <w:r>
        <w:t xml:space="preserve">TSI (Triple Sugar Iron Agar) to test for H2S production. Lighter colors </w:t>
      </w:r>
      <w:r>
        <w:sym w:font="Wingdings" w:char="F0E0"/>
      </w:r>
      <w:r>
        <w:t xml:space="preserve">presence of H2S (Lab Manual </w:t>
      </w:r>
      <w:proofErr w:type="spellStart"/>
      <w:r>
        <w:t>pg</w:t>
      </w:r>
      <w:proofErr w:type="spellEnd"/>
      <w:r>
        <w:t xml:space="preserve"> 67)</w:t>
      </w:r>
    </w:p>
    <w:p w14:paraId="39819985" w14:textId="77777777" w:rsidR="00454C71" w:rsidRDefault="00454C71"/>
    <w:p w14:paraId="7E3C98EE" w14:textId="39D9D2A3" w:rsidR="00432CDE" w:rsidRDefault="000F2C4E">
      <w:r>
        <w:t xml:space="preserve">Anaerobic </w:t>
      </w:r>
      <w:proofErr w:type="spellStart"/>
      <w:r>
        <w:t>chemostat</w:t>
      </w:r>
      <w:proofErr w:type="spellEnd"/>
      <w:r>
        <w:t xml:space="preserve"> enrichments. </w:t>
      </w:r>
      <w:proofErr w:type="spellStart"/>
      <w:r w:rsidR="00FD210D">
        <w:t>Chemostat</w:t>
      </w:r>
      <w:proofErr w:type="spellEnd"/>
      <w:r w:rsidR="00FD210D">
        <w:t xml:space="preserve"> = continuously add medium.</w:t>
      </w:r>
    </w:p>
    <w:p w14:paraId="73DBE7F5" w14:textId="77777777" w:rsidR="00432CDE" w:rsidRDefault="00432CDE">
      <w:r>
        <w:t>Sodium acetate as carbon source (2g/l)</w:t>
      </w:r>
    </w:p>
    <w:p w14:paraId="343B6BBA" w14:textId="77777777" w:rsidR="00432CDE" w:rsidRDefault="00432CDE">
      <w:r>
        <w:t xml:space="preserve">Inoculated with 50g freshly collected sediment. </w:t>
      </w:r>
    </w:p>
    <w:p w14:paraId="740D1BD3" w14:textId="77777777" w:rsidR="00432CDE" w:rsidRDefault="00432CDE">
      <w:r>
        <w:t xml:space="preserve">2 day intervals, 10ml samples aseptically removed. </w:t>
      </w:r>
    </w:p>
    <w:p w14:paraId="57ADD5B4" w14:textId="77777777" w:rsidR="00432CDE" w:rsidRDefault="00432CDE">
      <w:r>
        <w:t xml:space="preserve">Aliquot volumes transferred to agar shake dilution tubes (same medium) </w:t>
      </w:r>
    </w:p>
    <w:p w14:paraId="7AEA299C" w14:textId="3659DE14" w:rsidR="00432CDE" w:rsidRDefault="00432CDE">
      <w:r>
        <w:t>Sub</w:t>
      </w:r>
      <w:r w:rsidR="00FD210D">
        <w:t>s</w:t>
      </w:r>
      <w:r>
        <w:t xml:space="preserve">trate Utilization Tests. </w:t>
      </w:r>
    </w:p>
    <w:p w14:paraId="2C0566D5" w14:textId="77777777" w:rsidR="00432CDE" w:rsidRDefault="00432CDE">
      <w:r>
        <w:t xml:space="preserve">25 degrees C, up to 7 days </w:t>
      </w:r>
    </w:p>
    <w:p w14:paraId="412B562E" w14:textId="3695E82C" w:rsidR="00432CDE" w:rsidRDefault="00432CDE">
      <w:r>
        <w:t>Gram stain at the end to confirm absence of contaminants.</w:t>
      </w:r>
    </w:p>
    <w:p w14:paraId="72941C36" w14:textId="421957E4" w:rsidR="008A0E9F" w:rsidRDefault="008A0E9F">
      <w:proofErr w:type="spellStart"/>
      <w:r>
        <w:t>Chomostat</w:t>
      </w:r>
      <w:proofErr w:type="spellEnd"/>
      <w:r>
        <w:t xml:space="preserve"> enrichments using acetate as carbon source were successful, target species becoming dominant after 12-14 days</w:t>
      </w:r>
    </w:p>
    <w:p w14:paraId="614DA67C" w14:textId="7AF8C905" w:rsidR="008A0E9F" w:rsidRDefault="008A0E9F">
      <w:r>
        <w:t>Table 1: morphology of acetate using-sulfate reducing bacteria.</w:t>
      </w:r>
    </w:p>
    <w:p w14:paraId="006E94FA" w14:textId="02216CCB" w:rsidR="000F2C4E" w:rsidRDefault="000F2C4E">
      <w:r>
        <w:fldChar w:fldCharType="begin" w:fldLock="1"/>
      </w:r>
      <w:r w:rsidR="009452C1">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ournal Applied Bacteriology",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6)", "plainTextFormattedCitation" : "(6)", "previouslyFormattedCitation" : "(6)" }, "properties" : { "noteIndex" : 2 }, "schema" : "https://github.com/citation-style-language/schema/raw/master/csl-citation.json" }</w:instrText>
      </w:r>
      <w:r>
        <w:fldChar w:fldCharType="separate"/>
      </w:r>
      <w:r w:rsidR="000500F9" w:rsidRPr="000500F9">
        <w:rPr>
          <w:noProof/>
        </w:rPr>
        <w:t>(6)</w:t>
      </w:r>
      <w:r>
        <w:fldChar w:fldCharType="end"/>
      </w:r>
    </w:p>
    <w:p w14:paraId="508E09FF" w14:textId="77777777" w:rsidR="00460EAE" w:rsidRDefault="00460EAE"/>
    <w:p w14:paraId="74226219" w14:textId="1B41FE4F" w:rsidR="00460EAE" w:rsidRDefault="00460EAE">
      <w:r>
        <w:t>Found in sediment.</w:t>
      </w:r>
    </w:p>
    <w:p w14:paraId="2B82EAAC" w14:textId="77777777" w:rsidR="00460EAE" w:rsidRDefault="00460EAE">
      <w:r>
        <w:t xml:space="preserve">Use enrichment/mixed </w:t>
      </w:r>
      <w:proofErr w:type="spellStart"/>
      <w:r>
        <w:t>inocula</w:t>
      </w:r>
      <w:proofErr w:type="spellEnd"/>
      <w:r>
        <w:t xml:space="preserve"> or </w:t>
      </w:r>
      <w:proofErr w:type="spellStart"/>
      <w:r>
        <w:t>chemostat</w:t>
      </w:r>
      <w:proofErr w:type="spellEnd"/>
      <w:r>
        <w:t xml:space="preserve"> methods.</w:t>
      </w:r>
    </w:p>
    <w:p w14:paraId="6585F483" w14:textId="77777777" w:rsidR="00460EAE" w:rsidRDefault="00460EAE">
      <w:r>
        <w:t xml:space="preserve">Batch culture: closed. No need to add. Simpler. </w:t>
      </w:r>
    </w:p>
    <w:p w14:paraId="70798540" w14:textId="77777777" w:rsidR="00460EAE" w:rsidRDefault="00460EAE">
      <w:r>
        <w:t xml:space="preserve">However, might need </w:t>
      </w:r>
      <w:proofErr w:type="spellStart"/>
      <w:r>
        <w:t>chemostat</w:t>
      </w:r>
      <w:proofErr w:type="spellEnd"/>
      <w:r>
        <w:t>.</w:t>
      </w:r>
    </w:p>
    <w:p w14:paraId="30078640" w14:textId="77777777" w:rsidR="00115E1C" w:rsidRDefault="00460EAE">
      <w:r>
        <w:t>SRB are slow growing</w:t>
      </w:r>
      <w:r w:rsidR="000D51E3">
        <w:t xml:space="preserve">. Unable to compete in enrichment system? </w:t>
      </w:r>
    </w:p>
    <w:p w14:paraId="1C761B71" w14:textId="77777777" w:rsidR="007535FE" w:rsidRDefault="00115E1C">
      <w:r>
        <w:t xml:space="preserve">Anaerobic plating </w:t>
      </w:r>
      <w:proofErr w:type="gramStart"/>
      <w:r>
        <w:t>do</w:t>
      </w:r>
      <w:proofErr w:type="gramEnd"/>
      <w:r>
        <w:t xml:space="preserve"> not distinguish </w:t>
      </w:r>
      <w:proofErr w:type="spellStart"/>
      <w:r>
        <w:t>bw</w:t>
      </w:r>
      <w:proofErr w:type="spellEnd"/>
      <w:r>
        <w:t xml:space="preserve"> different genera </w:t>
      </w:r>
    </w:p>
    <w:p w14:paraId="0F862113" w14:textId="77777777" w:rsidR="007535FE" w:rsidRDefault="007535FE"/>
    <w:p w14:paraId="27AF86FB" w14:textId="77777777" w:rsidR="007535FE" w:rsidRDefault="007535FE">
      <w:r>
        <w:t>Found in marine/estuarine sediments.</w:t>
      </w:r>
    </w:p>
    <w:p w14:paraId="32A5CA89" w14:textId="77777777" w:rsidR="007535FE" w:rsidRDefault="007535FE">
      <w:r>
        <w:t>Saline ponds.</w:t>
      </w:r>
    </w:p>
    <w:p w14:paraId="77E702CC" w14:textId="77777777" w:rsidR="007535FE" w:rsidRDefault="007535FE">
      <w:r>
        <w:t xml:space="preserve">Especially where habitat contaminated by alternative nutrients from sewage effluent. </w:t>
      </w:r>
    </w:p>
    <w:p w14:paraId="2663F85F" w14:textId="77777777" w:rsidR="00C86422" w:rsidRDefault="007535FE">
      <w:r>
        <w:t xml:space="preserve">Anaerobic, but found in low </w:t>
      </w:r>
      <w:proofErr w:type="spellStart"/>
      <w:r>
        <w:t>conc</w:t>
      </w:r>
      <w:proofErr w:type="spellEnd"/>
      <w:r>
        <w:t xml:space="preserve"> in </w:t>
      </w:r>
      <w:proofErr w:type="spellStart"/>
      <w:r>
        <w:t>oxic</w:t>
      </w:r>
      <w:proofErr w:type="spellEnd"/>
      <w:r>
        <w:t xml:space="preserve"> conditions. </w:t>
      </w:r>
    </w:p>
    <w:p w14:paraId="706F8B08" w14:textId="77777777" w:rsidR="00C86422" w:rsidRDefault="00C86422"/>
    <w:p w14:paraId="661A5529" w14:textId="50EC61DB" w:rsidR="00460EAE" w:rsidRDefault="00C86422">
      <w:r>
        <w:t>polluted environments s</w:t>
      </w:r>
      <w:r w:rsidR="00330B22">
        <w:t>uch as spoiled food, sewage pla</w:t>
      </w:r>
      <w:r>
        <w:t xml:space="preserve">nts </w:t>
      </w:r>
      <w:r w:rsidR="00460EAE">
        <w:fldChar w:fldCharType="begin" w:fldLock="1"/>
      </w:r>
      <w:r w:rsidR="009452C1">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5)" }, "properties" : { "noteIndex" : 3 }, "schema" : "https://github.com/citation-style-language/schema/raw/master/csl-citation.json" }</w:instrText>
      </w:r>
      <w:r w:rsidR="00460EAE">
        <w:fldChar w:fldCharType="separate"/>
      </w:r>
      <w:r w:rsidR="009452C1" w:rsidRPr="009452C1">
        <w:rPr>
          <w:noProof/>
        </w:rPr>
        <w:t>(4)</w:t>
      </w:r>
      <w:r w:rsidR="00460EAE">
        <w:fldChar w:fldCharType="end"/>
      </w:r>
    </w:p>
    <w:p w14:paraId="2F2EE826" w14:textId="77777777" w:rsidR="0074540A" w:rsidRDefault="0074540A"/>
    <w:p w14:paraId="1F20D11E" w14:textId="77777777" w:rsidR="00F031A4" w:rsidRDefault="00F031A4">
      <w:r>
        <w:t>Identify using respiratory type, morphology, cultural aspects, stain affinity, gram stain</w:t>
      </w:r>
    </w:p>
    <w:p w14:paraId="49033900" w14:textId="06AC2E8C" w:rsidR="00F031A4" w:rsidRDefault="00294214">
      <w:r>
        <w:t>Further test: evidence</w:t>
      </w:r>
      <w:r w:rsidR="00F031A4">
        <w:t xml:space="preserve"> of motility, production of only H2S, catalase test, sensitivity to kanamycin, </w:t>
      </w:r>
      <w:proofErr w:type="spellStart"/>
      <w:r w:rsidR="00F031A4">
        <w:t>colistin</w:t>
      </w:r>
      <w:proofErr w:type="spellEnd"/>
      <w:r w:rsidR="00F031A4">
        <w:t>, vancomycin.</w:t>
      </w:r>
      <w:r w:rsidR="008F6479">
        <w:t xml:space="preserve"> </w:t>
      </w:r>
      <w:r w:rsidR="00F031A4">
        <w:fldChar w:fldCharType="begin" w:fldLock="1"/>
      </w:r>
      <w:r w:rsidR="009452C1">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1)" }, "properties" : { "noteIndex" : 1 }, "schema" : "https://github.com/citation-style-language/schema/raw/master/csl-citation.json" }</w:instrText>
      </w:r>
      <w:r w:rsidR="00F031A4">
        <w:fldChar w:fldCharType="separate"/>
      </w:r>
      <w:r w:rsidR="009452C1" w:rsidRPr="009452C1">
        <w:rPr>
          <w:noProof/>
        </w:rPr>
        <w:t>(5)</w:t>
      </w:r>
      <w:r w:rsidR="00F031A4">
        <w:fldChar w:fldCharType="end"/>
      </w:r>
    </w:p>
    <w:p w14:paraId="1BAE8B52" w14:textId="77777777" w:rsidR="00C015E5" w:rsidRDefault="00C015E5"/>
    <w:p w14:paraId="122385DC" w14:textId="77777777" w:rsidR="00C015E5" w:rsidRDefault="00C015E5">
      <w:r>
        <w:t xml:space="preserve">Tiny, pinpoint, round colonies </w:t>
      </w:r>
    </w:p>
    <w:p w14:paraId="77D2FDD1" w14:textId="77777777" w:rsidR="00C015E5" w:rsidRDefault="00C015E5">
      <w:r>
        <w:t>Gram negative</w:t>
      </w:r>
    </w:p>
    <w:p w14:paraId="74604444" w14:textId="77777777" w:rsidR="00C015E5" w:rsidRDefault="00C015E5">
      <w:r>
        <w:t>Curved/rod-shaped</w:t>
      </w:r>
    </w:p>
    <w:p w14:paraId="1874BF24" w14:textId="4E366732" w:rsidR="00294214" w:rsidRDefault="00C015E5" w:rsidP="00294214">
      <w:r>
        <w:t xml:space="preserve">Single polar flagellum </w:t>
      </w:r>
      <w:r>
        <w:fldChar w:fldCharType="begin" w:fldLock="1"/>
      </w:r>
      <w:r w:rsidR="009452C1">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009452C1" w:rsidRPr="009452C1">
        <w:rPr>
          <w:noProof/>
        </w:rPr>
        <w:t>(1)</w:t>
      </w:r>
      <w:r>
        <w:fldChar w:fldCharType="end"/>
      </w:r>
      <w:r w:rsidR="00294214" w:rsidRPr="00294214">
        <w:t xml:space="preserve"> </w:t>
      </w:r>
    </w:p>
    <w:p w14:paraId="06DD7DA8" w14:textId="77777777" w:rsidR="00294214" w:rsidRDefault="00294214" w:rsidP="00294214"/>
    <w:p w14:paraId="3EED1163" w14:textId="77777777" w:rsidR="00294214" w:rsidRDefault="00294214" w:rsidP="00294214">
      <w:r>
        <w:t xml:space="preserve">Presence indicated by strong blackening due to precipitation of </w:t>
      </w:r>
      <w:proofErr w:type="spellStart"/>
      <w:r>
        <w:t>FeS</w:t>
      </w:r>
      <w:proofErr w:type="spellEnd"/>
      <w:r>
        <w:t xml:space="preserve">. </w:t>
      </w:r>
    </w:p>
    <w:p w14:paraId="48FAC69A" w14:textId="1318BDA8" w:rsidR="00294214" w:rsidRDefault="00294214" w:rsidP="00294214">
      <w:r>
        <w:t xml:space="preserve">Morphological criteria and substrate utilization tests to identify </w:t>
      </w:r>
      <w:r>
        <w:fldChar w:fldCharType="begin" w:fldLock="1"/>
      </w:r>
      <w:r w:rsidR="009452C1">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3)" }, "properties" : { "noteIndex" : 2 }, "schema" : "https://github.com/citation-style-language/schema/raw/master/csl-citation.json" }</w:instrText>
      </w:r>
      <w:r>
        <w:fldChar w:fldCharType="separate"/>
      </w:r>
      <w:r w:rsidR="009452C1" w:rsidRPr="009452C1">
        <w:rPr>
          <w:noProof/>
        </w:rPr>
        <w:t>(2)</w:t>
      </w:r>
      <w:r>
        <w:fldChar w:fldCharType="end"/>
      </w:r>
    </w:p>
    <w:p w14:paraId="113AAD65" w14:textId="77777777" w:rsidR="00C015E5" w:rsidRDefault="00C015E5"/>
    <w:p w14:paraId="1C1D7717" w14:textId="726BBE36" w:rsidR="000500F9" w:rsidRDefault="000500F9">
      <w:r>
        <w:t>2 categories for those that use lactate for carbon/energy:</w:t>
      </w:r>
    </w:p>
    <w:p w14:paraId="316E6028" w14:textId="36DBB5F0" w:rsidR="000500F9" w:rsidRDefault="000500F9">
      <w:r>
        <w:t>spore-forming straight</w:t>
      </w:r>
    </w:p>
    <w:p w14:paraId="2A6D1C19" w14:textId="09D5AC0B" w:rsidR="000500F9" w:rsidRDefault="000500F9">
      <w:r>
        <w:t>curved rods</w:t>
      </w:r>
    </w:p>
    <w:p w14:paraId="59B03397" w14:textId="77777777" w:rsidR="00A67AFB" w:rsidRDefault="00A67AFB"/>
    <w:p w14:paraId="411EFD82" w14:textId="0844BB72" w:rsidR="00A93C2D" w:rsidRDefault="00A93C2D">
      <w:r>
        <w:t xml:space="preserve">Activity can be detected to </w:t>
      </w:r>
      <w:proofErr w:type="spellStart"/>
      <w:r>
        <w:t>odour</w:t>
      </w:r>
      <w:proofErr w:type="spellEnd"/>
      <w:r>
        <w:t xml:space="preserve"> of H2S</w:t>
      </w:r>
    </w:p>
    <w:p w14:paraId="57B8066A" w14:textId="49DAF330" w:rsidR="00A67AFB" w:rsidRDefault="00A67AFB">
      <w:r>
        <w:t>Identify using motility tests, Gram reaction, cell size, morphology</w:t>
      </w:r>
      <w:bookmarkStart w:id="0" w:name="_GoBack"/>
      <w:bookmarkEnd w:id="0"/>
    </w:p>
    <w:p w14:paraId="25DF7D46" w14:textId="54ABEBEE" w:rsidR="000500F9" w:rsidRDefault="000500F9">
      <w:r>
        <w:fldChar w:fldCharType="begin" w:fldLock="1"/>
      </w:r>
      <w:r w:rsidR="009452C1">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5)" }, "properties" : { "noteIndex" : 3 }, "schema" : "https://github.com/citation-style-language/schema/raw/master/csl-citation.json" }</w:instrText>
      </w:r>
      <w:r>
        <w:fldChar w:fldCharType="separate"/>
      </w:r>
      <w:r w:rsidR="009452C1" w:rsidRPr="009452C1">
        <w:rPr>
          <w:noProof/>
        </w:rPr>
        <w:t>(4)</w:t>
      </w:r>
      <w:r>
        <w:fldChar w:fldCharType="end"/>
      </w:r>
    </w:p>
    <w:p w14:paraId="27EEBA20" w14:textId="77777777" w:rsidR="00C10B2E" w:rsidRDefault="00C10B2E"/>
    <w:p w14:paraId="0C673106" w14:textId="6FF361B5" w:rsidR="00C10B2E" w:rsidRDefault="00C10B2E">
      <w:r>
        <w:t>List of References</w:t>
      </w:r>
    </w:p>
    <w:p w14:paraId="5463D897" w14:textId="1F394A55"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9452C1">
        <w:rPr>
          <w:rFonts w:ascii="Calibri" w:eastAsia="Times New Roman" w:hAnsi="Calibri" w:cs="Times New Roman"/>
          <w:noProof/>
        </w:rPr>
        <w:t xml:space="preserve">1. </w:t>
      </w:r>
      <w:r w:rsidRPr="009452C1">
        <w:rPr>
          <w:rFonts w:ascii="Calibri" w:eastAsia="Times New Roman" w:hAnsi="Calibri" w:cs="Times New Roman"/>
          <w:noProof/>
        </w:rPr>
        <w:tab/>
        <w:t>Shukla P, Garg RK, Dahiya AK. 2016. Role of technology to combat nosocomial infections. Apollo Med 13:71–73.</w:t>
      </w:r>
    </w:p>
    <w:p w14:paraId="1578EA4E"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2. </w:t>
      </w:r>
      <w:r w:rsidRPr="009452C1">
        <w:rPr>
          <w:rFonts w:ascii="Calibri" w:eastAsia="Times New Roman" w:hAnsi="Calibri" w:cs="Times New Roman"/>
          <w:noProof/>
        </w:rPr>
        <w:tab/>
        <w:t>van der Hoeven JS, van den Kieboom CWA, Schaeken MJM. 1995. Sulfate</w:t>
      </w:r>
      <w:r w:rsidRPr="009452C1">
        <w:rPr>
          <w:rFonts w:ascii="Calibri" w:eastAsia="Calibri" w:hAnsi="Calibri" w:cs="Calibri"/>
          <w:noProof/>
        </w:rPr>
        <w:t>‐</w:t>
      </w:r>
      <w:r w:rsidRPr="009452C1">
        <w:rPr>
          <w:rFonts w:ascii="Calibri" w:eastAsia="Times New Roman" w:hAnsi="Calibri" w:cs="Times New Roman"/>
          <w:noProof/>
        </w:rPr>
        <w:t>reducing bacteria in the periodontal pocket. Oral Microbiol Immunol 10:288–290.</w:t>
      </w:r>
    </w:p>
    <w:p w14:paraId="5AC176D2"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3. </w:t>
      </w:r>
      <w:r w:rsidRPr="009452C1">
        <w:rPr>
          <w:rFonts w:ascii="Calibri" w:eastAsia="Times New Roman" w:hAnsi="Calibri" w:cs="Times New Roman"/>
          <w:noProof/>
        </w:rPr>
        <w:tab/>
        <w:t>Willis CL, Gibson GR, Allison C, Macfarlane S, Holt JS. 1995. Growth, incidence and activities of dissimilatory sulfate- reducing bacteria in the human oral cavity. FEMS Microbiol Lett 129:267–271.</w:t>
      </w:r>
    </w:p>
    <w:p w14:paraId="4AF830E1"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4. </w:t>
      </w:r>
      <w:r w:rsidRPr="009452C1">
        <w:rPr>
          <w:rFonts w:ascii="Calibri" w:eastAsia="Times New Roman" w:hAnsi="Calibri" w:cs="Times New Roman"/>
          <w:noProof/>
        </w:rPr>
        <w:tab/>
        <w:t>Gibson GR. 1990. A Reveiw: Physiology and Ecology of the Sulphate-Reducing Bacteria. J Appl Bacteriol 69:769–797.</w:t>
      </w:r>
    </w:p>
    <w:p w14:paraId="2E77F25E"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5. </w:t>
      </w:r>
      <w:r w:rsidRPr="009452C1">
        <w:rPr>
          <w:rFonts w:ascii="Calibri" w:eastAsia="Times New Roman" w:hAnsi="Calibri" w:cs="Times New Roman"/>
          <w:noProof/>
        </w:rPr>
        <w:tab/>
        <w:t>Costinar L, Herman V, Pascu C. 2010. The Presence of Sulfate-Reducing Bacteria in Dog’s Oral Cavity XLIII:128–131.</w:t>
      </w:r>
    </w:p>
    <w:p w14:paraId="4A99D6B1" w14:textId="77777777" w:rsidR="009452C1" w:rsidRPr="009452C1" w:rsidRDefault="009452C1" w:rsidP="009452C1">
      <w:pPr>
        <w:widowControl w:val="0"/>
        <w:autoSpaceDE w:val="0"/>
        <w:autoSpaceDN w:val="0"/>
        <w:adjustRightInd w:val="0"/>
        <w:ind w:left="640" w:hanging="640"/>
        <w:rPr>
          <w:rFonts w:ascii="Calibri" w:hAnsi="Calibri"/>
          <w:noProof/>
        </w:rPr>
      </w:pPr>
      <w:r w:rsidRPr="009452C1">
        <w:rPr>
          <w:rFonts w:ascii="Calibri" w:eastAsia="Times New Roman" w:hAnsi="Calibri" w:cs="Times New Roman"/>
          <w:noProof/>
        </w:rPr>
        <w:t xml:space="preserve">6. </w:t>
      </w:r>
      <w:r w:rsidRPr="009452C1">
        <w:rPr>
          <w:rFonts w:ascii="Calibri" w:eastAsia="Times New Roman" w:hAnsi="Calibri" w:cs="Times New Roman"/>
          <w:noProof/>
        </w:rPr>
        <w:tab/>
        <w:t>Keith SM, Herbert RA, Harfoot CG. 1982. Isolation of new types of sulphate-reducing bacteria from estuarine and marine sediments using chemostat enrichments. J Appl Bacteriol 53:29–33.</w:t>
      </w:r>
    </w:p>
    <w:p w14:paraId="66F8578F" w14:textId="6286F0EF" w:rsidR="00C10B2E" w:rsidRDefault="009452C1" w:rsidP="00C10B2E">
      <w:pPr>
        <w:widowControl w:val="0"/>
        <w:autoSpaceDE w:val="0"/>
        <w:autoSpaceDN w:val="0"/>
        <w:adjustRightInd w:val="0"/>
        <w:ind w:left="640" w:hanging="640"/>
      </w:pPr>
      <w:r>
        <w:fldChar w:fldCharType="end"/>
      </w:r>
    </w:p>
    <w:sectPr w:rsidR="00C10B2E"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1A4"/>
    <w:rsid w:val="000500F9"/>
    <w:rsid w:val="000664C5"/>
    <w:rsid w:val="000D05DF"/>
    <w:rsid w:val="000D51E3"/>
    <w:rsid w:val="000D6E9E"/>
    <w:rsid w:val="000F2C4E"/>
    <w:rsid w:val="00115E1C"/>
    <w:rsid w:val="00294214"/>
    <w:rsid w:val="002F564D"/>
    <w:rsid w:val="00330B22"/>
    <w:rsid w:val="00422AD9"/>
    <w:rsid w:val="00432CDE"/>
    <w:rsid w:val="00454C71"/>
    <w:rsid w:val="00460EAE"/>
    <w:rsid w:val="004C589A"/>
    <w:rsid w:val="00525838"/>
    <w:rsid w:val="00555359"/>
    <w:rsid w:val="00574F06"/>
    <w:rsid w:val="005C7CDC"/>
    <w:rsid w:val="0060679E"/>
    <w:rsid w:val="006570EC"/>
    <w:rsid w:val="006602F2"/>
    <w:rsid w:val="006E108A"/>
    <w:rsid w:val="006E3154"/>
    <w:rsid w:val="00707A31"/>
    <w:rsid w:val="0074540A"/>
    <w:rsid w:val="007535FE"/>
    <w:rsid w:val="00865556"/>
    <w:rsid w:val="008A0E9F"/>
    <w:rsid w:val="008F6479"/>
    <w:rsid w:val="009452C1"/>
    <w:rsid w:val="009A7927"/>
    <w:rsid w:val="00A5124A"/>
    <w:rsid w:val="00A67AFB"/>
    <w:rsid w:val="00A93C2D"/>
    <w:rsid w:val="00C015E5"/>
    <w:rsid w:val="00C10B2E"/>
    <w:rsid w:val="00C42198"/>
    <w:rsid w:val="00C86422"/>
    <w:rsid w:val="00CF7E5D"/>
    <w:rsid w:val="00D236FB"/>
    <w:rsid w:val="00D30F6A"/>
    <w:rsid w:val="00D61710"/>
    <w:rsid w:val="00DF3D1E"/>
    <w:rsid w:val="00E601F7"/>
    <w:rsid w:val="00E62EC0"/>
    <w:rsid w:val="00E637DE"/>
    <w:rsid w:val="00E64947"/>
    <w:rsid w:val="00EC7AF8"/>
    <w:rsid w:val="00EE44FA"/>
    <w:rsid w:val="00F031A4"/>
    <w:rsid w:val="00F85C32"/>
    <w:rsid w:val="00FD210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635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576A4D5-1FBC-1F4D-8E7D-A5820AD23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4</Pages>
  <Words>5301</Words>
  <Characters>30222</Characters>
  <Application>Microsoft Macintosh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cp:revision>
  <dcterms:created xsi:type="dcterms:W3CDTF">2017-09-19T13:19:00Z</dcterms:created>
  <dcterms:modified xsi:type="dcterms:W3CDTF">2017-09-2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